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2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77777777" w:rsidR="0074709B" w:rsidRDefault="00007B27">
      <w:r>
        <w:t xml:space="preserve">The response variable for </w:t>
      </w:r>
      <w:r w:rsidR="00BD1065">
        <w:t xml:space="preserve">the macroeconomic analysis was 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BD1065">
        <w:t xml:space="preserve">. The response variable for the socioeconomic analysis was forest cover area. Both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6982801" w:rsidR="000505EC" w:rsidRDefault="000505EC">
      <w:r>
        <w:t>Macroeconomic variables were selected to create three sets</w:t>
      </w:r>
      <w:r w:rsidR="00AB1479">
        <w:t xml:space="preserve"> of predictors, each targeting a different driver</w:t>
      </w:r>
      <w:r>
        <w:t>: economic development</w:t>
      </w:r>
      <w:r w:rsidR="00CC449B">
        <w:t xml:space="preserve"> (n=10)</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t xml:space="preserve"> </w:t>
      </w:r>
    </w:p>
    <w:p w14:paraId="168D1EB3" w14:textId="7A4533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4"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0393A470" w:rsidR="00C76C14" w:rsidRPr="00C76C14" w:rsidRDefault="00C76C14" w:rsidP="00C76C14">
      <w:r>
        <w:lastRenderedPageBreak/>
        <w:t>The forest cover variable</w:t>
      </w:r>
      <w:r w:rsidR="00007B27">
        <w:t xml:space="preserve"> (response)</w:t>
      </w:r>
      <w:r>
        <w:t xml:space="preserve"> for both analyses w</w:t>
      </w:r>
      <w:r w:rsidR="00990D53">
        <w:t>as</w:t>
      </w:r>
      <w:r>
        <w:t xml:space="preserve"> extracted from the ESACCI product by totalling the number of pixels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11D51AF5"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and inconsistencie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181C3147" w:rsidR="00CC6840" w:rsidRDefault="00CC6840">
      <w:r>
        <w:t xml:space="preserve">This analysis aimed to model the relationships between </w:t>
      </w:r>
      <w:r w:rsidR="00304F2B">
        <w:t xml:space="preserve">changes in macroeconomic predictors and </w:t>
      </w:r>
      <w:r w:rsidR="00A86D1A">
        <w:t xml:space="preserve">the </w:t>
      </w:r>
      <w:r w:rsidR="00304F2B">
        <w:t>rate of forest loss at a national level for the time period 1993 – 2015. Models were run for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Both gaussian and gamma distributions were tested and resulting models were compared using Akaike’s Information Criterion (AIC). Final models had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r>
        <w:t>No time lag:</w:t>
      </w:r>
    </w:p>
    <w:p w14:paraId="77508BCB" w14:textId="3D130FC1" w:rsidR="001C5A6F" w:rsidRPr="000032BD" w:rsidRDefault="004C0A38">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lastRenderedPageBreak/>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4C0A38">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4C0A38">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time period. </w:t>
      </w:r>
    </w:p>
    <w:p w14:paraId="27D107B5" w14:textId="43E185A3" w:rsidR="00316EC1" w:rsidRPr="00316EC1" w:rsidRDefault="00316EC1">
      <w:pPr>
        <w:rPr>
          <w:i/>
          <w:iCs/>
        </w:rPr>
      </w:pPr>
      <w:r>
        <w:tab/>
      </w:r>
      <w:r>
        <w:rPr>
          <w:i/>
          <w:iCs/>
        </w:rPr>
        <w:t>Commune-level models</w:t>
      </w:r>
    </w:p>
    <w:p w14:paraId="2E62404A" w14:textId="26EF5FC2" w:rsidR="00845831" w:rsidRDefault="004F6196">
      <w:r>
        <w:t>Generalised linear mixed models (GLMM)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 xml:space="preserve">Table </w:t>
      </w:r>
      <w:proofErr w:type="spellStart"/>
      <w:r w:rsidR="006A13F8" w:rsidRPr="006A13F8">
        <w:rPr>
          <w:highlight w:val="yellow"/>
        </w:rPr>
        <w:t>Sx</w:t>
      </w:r>
      <w:proofErr w:type="spellEnd"/>
      <w:r w:rsidR="006A13F8">
        <w:t>)</w:t>
      </w:r>
      <w:r w:rsidR="001A2A21">
        <w:t xml:space="preserve">, and variables with very weak, or no effect were dropped. This process resulted in a final set of 13 variables which were included in a global model. </w:t>
      </w:r>
      <w:r w:rsidR="009C5130">
        <w:t>Global m</w:t>
      </w:r>
      <w:r w:rsidR="001A2A21">
        <w:t xml:space="preserve">odel complexity was reduced stepwise by removing the variable with the weakest effect at each step until all remaining variables were either significant based on approximate p values or had a large coefficient. The complexity of mixed models makes the assessment of </w:t>
      </w:r>
      <w:r w:rsidR="000D560D">
        <w:t xml:space="preserve">term significance challenging, and so </w:t>
      </w:r>
      <w:r w:rsidR="009C5130">
        <w:t xml:space="preserve">effect sizes were assessed via predictions and plotting </w:t>
      </w:r>
      <w:r w:rsidR="000D560D">
        <w:t xml:space="preserve">before removal to ensure no significant effects were missed.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fixed and random effects) 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w:t>
      </w:r>
      <w:proofErr w:type="spellStart"/>
      <w:r w:rsidR="007D2323" w:rsidRPr="007D2323">
        <w:rPr>
          <w:rFonts w:ascii="Calibri" w:hAnsi="Calibri" w:cs="Calibri"/>
        </w:rPr>
        <w:t>Schielzeth</w:t>
      </w:r>
      <w:proofErr w:type="spellEnd"/>
      <w:r w:rsidR="007D2323" w:rsidRPr="007D2323">
        <w:rPr>
          <w:rFonts w:ascii="Calibri" w:hAnsi="Calibri" w:cs="Calibri"/>
        </w:rPr>
        <w:t xml:space="preserve">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7D2323">
        <w:instrText xml:space="preserve"> ADDIN ZOTERO_ITEM CSL_CITATION {"citationID":"aNENcyHk","properties":{"formattedCitation":"(Barto\\uc0\\u324{} 2017)","plainCitation":"(Bartoń 2017)","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17"]]}}}],"schema":"https://github.com/citation-style-language/schema/raw/master/csl-citation.json"} </w:instrText>
      </w:r>
      <w:r w:rsidR="007D2323">
        <w:fldChar w:fldCharType="separate"/>
      </w:r>
      <w:r w:rsidR="007D2323" w:rsidRPr="007D2323">
        <w:rPr>
          <w:rFonts w:ascii="Calibri" w:hAnsi="Calibri" w:cs="Calibri"/>
          <w:szCs w:val="24"/>
        </w:rPr>
        <w:t>(Bartoń 2017)</w:t>
      </w:r>
      <w:r w:rsidR="007D2323">
        <w:fldChar w:fldCharType="end"/>
      </w:r>
      <w:r w:rsidR="007D2323">
        <w:t>.</w:t>
      </w:r>
      <w:r w:rsidR="00970DF7">
        <w:t xml:space="preserve"> </w:t>
      </w:r>
      <w:r w:rsidR="007072F5">
        <w:t xml:space="preserve">To investigate the variation in effects between provinces, predictions were made for each variable within each commune and the 50% quantile from all commune-level predictions in each province was extracted as the provincial mean prediction, with the 2.5 and 97.5% quantiles extracted as ‘variation </w:t>
      </w:r>
      <w:proofErr w:type="gramStart"/>
      <w:r w:rsidR="007072F5">
        <w:t>intervals’</w:t>
      </w:r>
      <w:proofErr w:type="gramEnd"/>
      <w:r w:rsidR="007072F5">
        <w:t xml:space="preserve">. </w:t>
      </w:r>
    </w:p>
    <w:p w14:paraId="28E33B28" w14:textId="1B15E2C3" w:rsidR="00316EC1" w:rsidRDefault="00316EC1">
      <w:pPr>
        <w:rPr>
          <w:i/>
          <w:iCs/>
        </w:rPr>
      </w:pPr>
      <w:r>
        <w:tab/>
      </w:r>
      <w:r>
        <w:rPr>
          <w:i/>
          <w:iCs/>
        </w:rPr>
        <w:t>Province-level models</w:t>
      </w:r>
    </w:p>
    <w:p w14:paraId="31A91873" w14:textId="3AE663DB" w:rsidR="00316EC1" w:rsidRDefault="00316EC1">
      <w:r>
        <w:t>The same GLMM model formulation was used f</w:t>
      </w:r>
      <w:r>
        <w:t>or the province-level models</w:t>
      </w:r>
      <w:r>
        <w:t xml:space="preserve"> except that</w:t>
      </w:r>
      <w:r>
        <w:t xml:space="preserve"> commune was removed from the random effects structure.</w:t>
      </w:r>
      <w:r>
        <w:t xml:space="preserv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 xml:space="preserve"> and m</w:t>
      </w:r>
      <w:r w:rsidR="002C38D3">
        <w:t>aximal within-set models were run</w:t>
      </w:r>
      <w:r w:rsidR="0063227A">
        <w:t>.</w:t>
      </w:r>
    </w:p>
    <w:p w14:paraId="33918CF8" w14:textId="62C6C071" w:rsidR="007072F5" w:rsidRDefault="007072F5">
      <w:r>
        <w:rPr>
          <w:b/>
          <w:bCs/>
          <w:i/>
          <w:iCs/>
        </w:rPr>
        <w:lastRenderedPageBreak/>
        <w:t>Cluster analysis</w:t>
      </w:r>
    </w:p>
    <w:p w14:paraId="7DD18FEE" w14:textId="2ECBC277" w:rsidR="007072F5" w:rsidRPr="007072F5" w:rsidRDefault="00AB2974">
      <w:r>
        <w:t xml:space="preserve">Agglomerative clustering was conducted to create a typology for provinces based on the socioeconomic variables used in the analysis above. Several agglomerative clustering approaches were assessed and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w:t>
      </w:r>
      <w:proofErr w:type="spellStart"/>
      <w:r w:rsidRPr="00AB2974">
        <w:rPr>
          <w:rFonts w:ascii="Calibri" w:hAnsi="Calibri" w:cs="Calibri"/>
        </w:rPr>
        <w:t>Borcard</w:t>
      </w:r>
      <w:proofErr w:type="spellEnd"/>
      <w:r w:rsidRPr="00AB2974">
        <w:rPr>
          <w:rFonts w:ascii="Calibri" w:hAnsi="Calibri" w:cs="Calibri"/>
        </w:rPr>
        <w:t xml:space="preserve"> et al. 2018)</w:t>
      </w:r>
      <w:r>
        <w:fldChar w:fldCharType="end"/>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505EC"/>
    <w:rsid w:val="000574C9"/>
    <w:rsid w:val="000924E5"/>
    <w:rsid w:val="000D560D"/>
    <w:rsid w:val="000D7C25"/>
    <w:rsid w:val="0011722E"/>
    <w:rsid w:val="001214C2"/>
    <w:rsid w:val="0016573F"/>
    <w:rsid w:val="00176BB0"/>
    <w:rsid w:val="001A2A21"/>
    <w:rsid w:val="001B33F4"/>
    <w:rsid w:val="001B6B38"/>
    <w:rsid w:val="001C5A6F"/>
    <w:rsid w:val="001D09A4"/>
    <w:rsid w:val="001F3408"/>
    <w:rsid w:val="00251990"/>
    <w:rsid w:val="00260194"/>
    <w:rsid w:val="002A4BD1"/>
    <w:rsid w:val="002B0228"/>
    <w:rsid w:val="002C38D3"/>
    <w:rsid w:val="00304F2B"/>
    <w:rsid w:val="00307ACC"/>
    <w:rsid w:val="00316EC1"/>
    <w:rsid w:val="003564E8"/>
    <w:rsid w:val="003A5DB8"/>
    <w:rsid w:val="003D30B2"/>
    <w:rsid w:val="004B385D"/>
    <w:rsid w:val="004C0A38"/>
    <w:rsid w:val="004F1E3C"/>
    <w:rsid w:val="004F6196"/>
    <w:rsid w:val="00574771"/>
    <w:rsid w:val="005B02E3"/>
    <w:rsid w:val="005B2210"/>
    <w:rsid w:val="006310EE"/>
    <w:rsid w:val="0063227A"/>
    <w:rsid w:val="006A13F8"/>
    <w:rsid w:val="006B50C9"/>
    <w:rsid w:val="007072F5"/>
    <w:rsid w:val="00727888"/>
    <w:rsid w:val="007417B6"/>
    <w:rsid w:val="0074709B"/>
    <w:rsid w:val="007D2323"/>
    <w:rsid w:val="007F487C"/>
    <w:rsid w:val="00845831"/>
    <w:rsid w:val="008D1764"/>
    <w:rsid w:val="00970DF7"/>
    <w:rsid w:val="00990D53"/>
    <w:rsid w:val="00996724"/>
    <w:rsid w:val="009B1A40"/>
    <w:rsid w:val="009B3799"/>
    <w:rsid w:val="009C5130"/>
    <w:rsid w:val="00A1004F"/>
    <w:rsid w:val="00A52878"/>
    <w:rsid w:val="00A74190"/>
    <w:rsid w:val="00A86D1A"/>
    <w:rsid w:val="00AB1479"/>
    <w:rsid w:val="00AB2974"/>
    <w:rsid w:val="00AE151D"/>
    <w:rsid w:val="00B26B7C"/>
    <w:rsid w:val="00B474F1"/>
    <w:rsid w:val="00BB19ED"/>
    <w:rsid w:val="00BD1065"/>
    <w:rsid w:val="00C51408"/>
    <w:rsid w:val="00C64AF9"/>
    <w:rsid w:val="00C744C0"/>
    <w:rsid w:val="00C76C14"/>
    <w:rsid w:val="00C838DB"/>
    <w:rsid w:val="00CC449B"/>
    <w:rsid w:val="00CC6840"/>
    <w:rsid w:val="00D21B08"/>
    <w:rsid w:val="00D667FE"/>
    <w:rsid w:val="00D92308"/>
    <w:rsid w:val="00DD3028"/>
    <w:rsid w:val="00DE2078"/>
    <w:rsid w:val="00E50075"/>
    <w:rsid w:val="00E957C3"/>
    <w:rsid w:val="00EB26C5"/>
    <w:rsid w:val="00F075E2"/>
    <w:rsid w:val="00F154AE"/>
    <w:rsid w:val="00F310CE"/>
    <w:rsid w:val="00F521E7"/>
    <w:rsid w:val="00F524E9"/>
    <w:rsid w:val="00F639F9"/>
    <w:rsid w:val="00F644DB"/>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www.opendevelopmentcambodia.net"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51</TotalTime>
  <Pages>4</Pages>
  <Words>10586</Words>
  <Characters>60344</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2</cp:revision>
  <dcterms:created xsi:type="dcterms:W3CDTF">2020-06-23T12:50:00Z</dcterms:created>
  <dcterms:modified xsi:type="dcterms:W3CDTF">2021-04-3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IWe6T6t"/&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